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1.png" ContentType="image/png"/>
  <Override PartName="/word/media/rId57.png" ContentType="image/png"/>
  <Override PartName="/word/media/rId48.png" ContentType="image/png"/>
  <Override PartName="/word/media/rId67.png" ContentType="image/png"/>
  <Override PartName="/word/media/rId35.png" ContentType="image/png"/>
  <Override PartName="/word/media/rId32.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精确的图像分割技术能够帮助医生更好地理解和解析这些图像，从而在疾病诊断和治疗中做出更加精确的决策</w:t>
      </w:r>
      <w:r>
        <w:fldChar w:fldCharType="begin"/>
      </w:r>
      <w:r>
        <w:instrText xml:space="preserve"> ADDIN ZOTERO_ITEM CSL_CITATION {"properties":{"formattedCitation":"[@LiuLiangBinGuoNeiWaiTuXiangFenGeJiShuZaiYiLiaoJianKangLingYuYingYongFaZhanTaiShiFenXi2023]","noteIndex":0},"citationItems":[{"suffix":"","itemData":{"accessed":{"date-parts":[["2024",5,8]]},"URL":"https://doi.org/10.19850/j.cnki.2096-4706.2023.13.022","issued":{"date-parts":[["2023"]]},"container-title":"现代信息科技","language":"zh-CN","id":"LiuLiangBinGuoNeiWaiTuXiangFenGeJiShuZaiYiLiaoJianKangLingYuYingYongFaZhanTaiShiFenXi2023","ISSN":"2096-4706","issue":"13","page":"105-111","citation-key":"LiuLiangBinGuoNeiWaiTuXiangFenGeJiShuZaiYiLiaoJianKangLingYuYingYongFaZhanTaiShiFenXi2023","source":"CNKI","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author":[{"literal":"刘良斌"},{"literal":"杜宝林"},{"literal":"卢琰"},{"literal":"王建全"}],"DOI":"10.19850/j.cnki.2096-4706.2023.13.022","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title":"国内外图像分割技术在医疗健康领域应用发展态势分析","volume":"7","type":"article-journal"},"uris":["http://zotero.org/users/9557124/items/BHES4XS3"],"id":521,"uri":["http://zotero.org/users/9557124/items/BHES4XS3"],"prefix":""}],"citationID":"00000001","schema":"https://github.com/citation-style-language/schema/raw/master/csl-citation.json"}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instrText xml:space="preserve"> ADDIN ZOTERO_ITEM CSL_CITATION {"properties":{"formattedCitation":"[@LiXiaoYanJiaQiangGanAiNeiKeDuiWuJianSheChongShiGanAiNeiKeGuiFanHuaHeGeXingHuaZhenLiaoJueCe]","noteIndex":0},"citationItems":[{"suffix":"","itemData":{"page":"1-3","accessed":{"date-parts":[["2024",5,19]]},"source":"Baidu Scholar","note":"foundation: 国家自然科学基金资助项目（编号:81672371）；\ndownload: 85\nCLC: R735.7\nCNKICite: 3\ndbcode: CJFD\ndbname: CJFDLAST2021\nfilename: gbsy202101001","author":[{"literal":"李晓燕"},{"literal":"胡和平"}],"URL":"https://kns.cnki.net/KCMS/detail/detail.aspx?dbcode=CJFD&amp;dbname=CJFDLAST2021&amp;filename=gbsy202101001","container-title":"实用肝脏病杂志","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language":"zh-CN","type":"article-journal","title":"加强肝癌内科队伍建设，重视肝癌内科规范化和个性化诊疗决策","id":"LiXiaoYanJiaQiangGanAiNeiKeDuiWuJianSheChongShiGanAiNeiKeGuiFanHuaHeGeXingHuaZhenLiaoJueCe","citation-key":"LiXiaoYanJiaQiangGanAiNeiKeDuiWuJianSheChongShiGanAiNeiKeGuiFanHuaHeGeXingHuaZhenLiaoJueCe","issue":"1"},"uris":["http://zotero.org/users/9557124/items/B7R6BQAB"],"id":562,"uri":["http://zotero.org/users/9557124/items/B7R6BQAB"],"prefix":""}],"citationID":"00000002","schema":"https://github.com/citation-style-language/schema/raw/master/csl-citation.json"}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通过分析患者的影像数据，医生可以更好地理解患者的独特生理和病理状态，从而提供更加定制化的治疗方案。</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properties":{"formattedCitation":"[@XingXueXiaSuiShengGanZangEXingZhongLiuWaiKeZhiLiaoDeXianDaiCeLue]","noteIndex":0},"citationItems":[{"suffix":"","itemData":{"type":"article-journal","accessed":{"date-parts":[["2024",5,19]]},"source":"Baidu Scholar","note":"download: 15\nCLC: R735.705\nCNKICite: 0\ndbcode: CJFD\ndbname: CJFD9697\nfilename: bzyb605.086","author":[{"literal":"邢雪，夏穗生"}],"container-title":"滨州医学院学报","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language":"zh-CN","URL":"https://kns.cnki.net/KCMS/detail/detail.aspx?dbcode=CJFD&amp;dbname=CJFD9697&amp;filename=bzyb605.086","title":"肝脏恶性肿瘤外科治疗的现代策略","id":"XingXueXiaSuiShengGanZangEXingZhongLiuWaiKeZhiLiaoDeXianDaiCeLue","citation-key":"XingXueXiaSuiShengGanZangEXingZhongLiuWaiKeZhiLiaoDeXianDaiCeLue","issue":"5"},"uris":["http://zotero.org/users/9557124/items/A7JSA4RS"],"id":566,"uri":["http://zotero.org/users/9557124/items/A7JSA4RS"],"prefix":""}],"citationID":"00000003","schema":"https://github.com/citation-style-language/schema/raw/master/csl-citation.json"}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properties":{"formattedCitation":"[@mazurowskiSegmentAnythingModel2023a]","noteIndex":0},"citationItems":[{"suffix":"","itemData":{"accessed":{"date-parts":[["2024",1,17]]},"URL":"https://linkinghub.elsevier.com/retrieve/pii/S1361841523001780","title-short":"Segment anything model for medical image analysis","issued":{"date-parts":[["2023",10]]},"container-title":"Medical Image Analysis","language":"en","id":"mazurowskiSegmentAnythingModel2023a","ISSN":"13618415","page":"102918","container-title-short":"Medical Image Analysis","source":"DOI.org (Crossref)","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uthor":[{"given":"Maciej A.","family":"Mazurowski"},{"given":"Haoyu","family":"Dong"},{"given":"Hanxue","family":"Gu"},{"given":"Jichen","family":"Yang"},{"given":"Nicholas","family":"Konz"},{"given":"Yixin","family":"Zhang"}],"DOI":"10.1016/j.media.2023.102918","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egment anything model for medical image analysis: An experimental study","volume":"89","type":"article-journal","citation-key":"mazurowskiSegmentAnythingModel2023a"},"uris":["http://zotero.org/users/9557124/items/ZG9XUUPJ"],"id":484,"uri":["http://zotero.org/users/9557124/items/ZG9XUUPJ"],"prefix":""}],"citationID":"00000004","schema":"https://github.com/citation-style-language/schema/raw/master/csl-citation.json"}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properties":{"formattedCitation":"[@JiangShengHuiJiYuShenDuXueXiDeGanZangJiGanZhongLiuCTTuXiangFenGeSuanFaYanJiu]","noteIndex":0},"citationItems":[{"suffix":"","itemData":{"type":"thesis","URL":"https://doi.org/10.27103/d.cnki.ghebu.2023.001846","accessed":{"date-parts":[["2024",3,15]]},"source":"CNKI","note":"major: 电子信息硕士（专业学位）\ndownload: 132\nCLC: R735.7;TP18;TP391.41\nCNKICite: 0\ndbcode: CMFD\ndbname: CMFDTEMP\nfilename: 1023914667.nh","title":"基于深度学习的肝脏及肝肿瘤CT图像分割算法研究","author":[{"literal":"降胜辉"}],"DOI":"10.27103/d.cnki.ghebu.2023.001846","number-of-pages":"63","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language":"zh-CN","publisher":"河北大学","contributor":[{"literal":"董斌"},{"literal":"高雷"}],"id":"JiangShengHuiJiYuShenDuXueXiDeGanZangJiGanZhongLiuCTTuXiangFenGeSuanFaYanJiu","citation-key":"JiangShengHuiJiYuShenDuXueXiDeGanZangJiGanZhongLiuCTTuXiangFenGeSuanFaYanJiu","genre":"硕士学位论文"},"uris":["http://zotero.org/users/9557124/items/XSQZBWBJ"],"id":500,"uri":["http://zotero.org/users/9557124/items/XSQZBWBJ"],"prefix":""}],"citationID":"00000005","schema":"https://github.com/citation-style-language/schema/raw/master/csl-citation.json"}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properties":{"formattedCitation":"[@huangSegmentAnythingModel2024a]","noteIndex":0},"citationItems":[{"suffix":"","itemData":{"accessed":{"date-parts":[["2024",1,17]]},"URL":"https://linkinghub.elsevier.com/retrieve/pii/S1361841523003213","issued":{"date-parts":[["2024",2]]},"container-title":"Medical Image Analysis","language":"en","id":"huangSegmentAnythingModel2024a","ISSN":"13618415","page":"103061","container-title-short":"Medical Image Analysis","source":"DOI.org (Crossref)","note":"titleTranslation: 医学图像的分段模型？","author":[{"given":"Yuhao","family":"Huang"},{"given":"Xin","family":"Yang"},{"given":"Lian","family":"Liu"},{"given":"Han","family":"Zhou"},{"given":"Ao","family":"Chang"},{"given":"Xinrui","family":"Zhou"},{"given":"Rusi","family":"Chen"},{"given":"Junxuan","family":"Yu"},{"given":"Jiongquan","family":"Chen"},{"given":"Chaoyu","family":"Chen"},{"given":"Sijing","family":"Liu"},{"given":"Haozhe","family":"Chi"},{"given":"Xindi","family":"Hu"},{"given":"Kejuan","family":"Yue"},{"given":"Lei","family":"Li"},{"given":"Vicente","family":"Grau"},{"given":"Deng-Ping","family":"Fan"},{"given":"Fajin","family":"Dong"},{"given":"Dong","family":"Ni"}],"DOI":"10.1016/j.media.2023.103061","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title":"Segment anything model for medical images?","volume":"92","citation-key":"huangSegmentAnythingModel2024a","type":"article-journal"},"uris":["http://zotero.org/users/9557124/items/AA6I4YF8"],"id":485,"uri":["http://zotero.org/users/9557124/items/AA6I4YF8"],"prefix":""}],"citationID":"00000006","schema":"https://github.com/citation-style-language/schema/raw/master/csl-citation.json"}   </w:instrText>
      </w:r>
      <w:r>
        <w:fldChar w:fldCharType="separate"/>
      </w:r>
      <w:r>
        <w:rPr>
          <w:noProof/>
        </w:rPr>
        <w:t>&lt;Do Zotero Refresh: [@huangSegmentAnythingModel2024a]&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properties":{"formattedCitation":"[@PanLuHaiJiYuShenDuXueXiDeNaoBuZhongLiuYiXueTuXiangFenGeMoXingYanJiu2024]","noteIndex":0},"citationItems":[{"suffix":"","itemData":{"accessed":{"date-parts":[["2024",5,8]]},"URL":"https://doi.org/10.27729/d.cnki.ggdjs.2023.000352","issued":{"date-parts":[["2024"]]},"contributor":[{"literal":"肖政宏"}],"language":"zh-CN","id":"PanLuHaiJiYuShenDuXueXiDeNaoBuZhongLiuYiXueTuXiangFenGeMoXingYanJiu2024","genre":"硕士学位论文","type":"thesis","citation-key":"PanLuHaiJiYuShenDuXueXiDeNaoBuZhongLiuYiXueTuXiangFenGeMoXingYanJiu2024","source":"CNKI","note":"major: 控制科学与工程（模式识别与智能系统）\ndownload: 389\nCLC: TP18;TP391.41;R739.4\nCNKICite: 0\ndbcode: CMFD\ndbname: CMFD202401\nfilename: 1023717849.nh","author":[{"literal":"潘陆海"}],"publisher":"广东技术师范大学","number-of-pages":"67","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title":"基于深度学习的脑部肿瘤医学图像分割模型研究","DOI":"10.27729/d.cnki.ggdjs.2023.000352"},"uris":["http://zotero.org/users/9557124/items/RNR7MV7Y"],"id":520,"uri":["http://zotero.org/users/9557124/items/RNR7MV7Y"],"prefix":""}],"citationID":"00000007","schema":"https://github.com/citation-style-language/schema/raw/master/csl-citation.json"}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properties":{"formattedCitation":"[@chenLearningActiveContour2019]","noteIndex":0},"citationItems":[{"suffix":"","itemData":{"page":"11624-11632","accessed":{"date-parts":[["2024",5,21]]},"source":"IEEE Xplore","URL":"https://ieeexplore.ieee.org/document/8953484","type":"paper-conference","author":[{"given":"Xu","family":"Chen"},{"given":"Bryan M.","family":"Williams"},{"given":"Srinivasa R.","family":"Vallabhaneni"},{"given":"Gabriela","family":"Czanner"},{"given":"Rachel","family":"Williams"},{"given":"Yalin","family":"Zheng"}],"DOI":"10.1109/CVPR.2019.01190","container-title":"2019 IEEE/CVF Conference on Computer Vision and Pattern Recognition (CVPR)","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title":"Learning Active Contour Models for Medical Image Segmentation","issued":{"date-parts":[["2019",6]]},"id":"chenLearningActiveContour2019","event-title":"2019 IEEE/CVF Conference on Computer Vision and Pattern Recognition (CVPR)","ISSN":"2575-7075","citation-key":"chenLearningActiveContour2019"},"uris":["http://zotero.org/users/9557124/items/7DTMLPDB"],"id":576,"uri":["http://zotero.org/users/9557124/items/7DTMLPDB"],"prefix":""}],"citationID":"00000008","schema":"https://github.com/citation-style-language/schema/raw/master/csl-citation.json"}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properties":{"formattedCitation":"[@osuna-encisoComparisonNatureInspired2013]","noteIndex":0},"citationItems":[{"suffix":"","itemData":{"accessed":{"date-parts":[["2024",5,21]]},"URL":"https://www.sciencedirect.com/science/article/pii/S0957417412009785","issued":{"date-parts":[["2013",3,1]]},"container-title":"Expert Systems with Applications","id":"osuna-encisoComparisonNatureInspired2013","ISSN":"0957-4174","issue":"4","page":"1213-1219","citation-key":"osuna-encisoComparisonNatureInspired2013","source":"ScienceDirect","author":[{"given":"Valentı´n","family":"Osuna-Enciso"},{"given":"Erik","family":"Cuevas"},{"given":"Humberto","family":"Sossa"}],"DOI":"10.1016/j.eswa.2012.08.017","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title":"A comparison of nature inspired algorithms for multi-threshold image segmentation","volume":"40","container-title-short":"Expert Systems with Applications","type":"article-journal"},"uris":["http://zotero.org/users/9557124/items/X88QQASN"],"id":579,"uri":["http://zotero.org/users/9557124/items/X88QQASN"],"prefix":""}],"citationID":"00000009","schema":"https://github.com/citation-style-language/schema/raw/master/csl-citation.json"}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properties":{"formattedCitation":"[@wangAdaptableActiveContour2019]","noteIndex":0},"citationItems":[{"suffix":"","itemData":{"accessed":{"date-parts":[["2024",5,21]]},"URL":"https://doi.org/10.1007/s11042-019-08073-3","issued":{"date-parts":[["2019",12,1]]},"container-title":"Multimedia Tools and Applications","language":"en","id":"wangAdaptableActiveContour2019","ISSN":"1573-7721","issue":"23","page":"33921-33937","citation-key":"wangAdaptableActiveContour2019","source":"Springer Link","author":[{"given":"Xianghai","family":"Wang"},{"given":"Wei","family":"Li"},{"given":"Chong","family":"Zhang"},{"given":"Wanqi","family":"Lou"},{"given":"Ruoxi","family":"Song"}],"DOI":"10.1007/s11042-019-08073-3","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title":"An adaptable active contour model for medical image segmentation based on region and edge information","volume":"78","container-title-short":"Multimed Tools Appl","type":"article-journal"},"uris":["http://zotero.org/users/9557124/items/ZWIAVT3U"],"id":583,"uri":["http://zotero.org/users/9557124/items/ZWIAVT3U"],"prefix":""}],"citationID":"00000010","schema":"https://github.com/citation-style-language/schema/raw/master/csl-citation.json"}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properties":{"formattedCitation":"[@chenLearningActiveContour2019]","noteIndex":0},"citationItems":[{"suffix":"","itemData":{"page":"11624-11632","accessed":{"date-parts":[["2024",5,21]]},"source":"IEEE Xplore","URL":"https://ieeexplore.ieee.org/document/8953484","type":"paper-conference","author":[{"given":"Xu","family":"Chen"},{"given":"Bryan M.","family":"Williams"},{"given":"Srinivasa R.","family":"Vallabhaneni"},{"given":"Gabriela","family":"Czanner"},{"given":"Rachel","family":"Williams"},{"given":"Yalin","family":"Zheng"}],"DOI":"10.1109/CVPR.2019.01190","container-title":"2019 IEEE/CVF Conference on Computer Vision and Pattern Recognition (CVPR)","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title":"Learning Active Contour Models for Medical Image Segmentation","issued":{"date-parts":[["2019",6]]},"id":"chenLearningActiveContour2019","event-title":"2019 IEEE/CVF Conference on Computer Vision and Pattern Recognition (CVPR)","ISSN":"2575-7075","citation-key":"chenLearningActiveContour2019"},"uris":["http://zotero.org/users/9557124/items/7DTMLPDB"],"id":576,"uri":["http://zotero.org/users/9557124/items/7DTMLPDB"],"prefix":""}],"citationID":"00000011","schema":"https://github.com/citation-style-language/schema/raw/master/csl-citation.json"}   </w:instrText>
      </w:r>
      <w:r>
        <w:fldChar w:fldCharType="separate"/>
      </w:r>
      <w:r>
        <w:rPr>
          <w:noProof/>
        </w:rPr>
        <w:t>&lt;Do Zotero Refresh: [@chenLearningActiveContour2019]&gt;</w:t>
      </w:r>
      <w:r>
        <w:fldChar w:fldCharType="end"/>
      </w:r>
      <w:r>
        <w:t xml:space="preserve">等。</w:t>
      </w:r>
      <w:r>
        <w:rPr>
          <w:b/>
          <w:bCs/>
        </w:rPr>
        <w:t xml:space="preserve">阈值法</w:t>
      </w:r>
      <w:r>
        <w:t xml:space="preserve">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w:t>
      </w:r>
      <w:r>
        <w:rPr>
          <w:b/>
          <w:bCs/>
        </w:rPr>
        <w:t xml:space="preserve">主动轮廓法</w:t>
      </w:r>
      <w:r>
        <w:t xml:space="preserve">，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w:t>
      </w:r>
      <w:r>
        <w:rPr>
          <w:b/>
          <w:bCs/>
        </w:rPr>
        <w:t xml:space="preserve">区域生长</w:t>
      </w:r>
      <w:r>
        <w:t xml:space="preserve">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properties":{"formattedCitation":"[@WangGuoLiYiXueTuXiangTuShenDuXueXiFenGeSuanFaZongShu2022]","noteIndex":0},"citationItems":[{"suffix":"","itemData":{"accessed":{"date-parts":[["2024",5,22]]},"URL":"http://cea.ceaj.org/CN/10.3778/j.issn.1002-8331.2112-0225","issued":{"date-parts":[["2022",6,15]]},"container-title":"计算机工程与应用","language":"zh-CN","id":"WangGuoLiYiXueTuXiangTuShenDuXueXiFenGeSuanFaZongShu2022","ISSN":"1002-8331","issue":"12","page":"37","citation-key":"WangGuoLiYiXueTuXiangTuShenDuXueXiFenGeSuanFaZongShu2022","source":"MagTech","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author":[{"literal":"王国力"},{"literal":"孙宇"},{"literal":"魏本征"}],"DOI":"10.3778/j.issn.1002-8331.2112-0225","abstract":"精准分割医学图像中的器官或病灶，是医学图像智能分析领域的重要...","title":"医学图像图深度学习分割算法综述","volume":"58","type":"article-journal"},"uris":["http://zotero.org/users/9557124/items/G9P35GKI"],"id":601,"uri":["http://zotero.org/users/9557124/items/G9P35GKI"],"prefix":""}],"citationID":"00000012","schema":"https://github.com/citation-style-language/schema/raw/master/csl-citation.json"}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properties":{"formattedCitation":"[@JinHuYongJiYuJuanJiShenJingWangLuoDeShuiShengTongXinXiTongQianDaoJianCeYuXinDaoFenLei]","noteIndex":0},"citationItems":[{"suffix":"","itemData":{"type":"thesis","accessed":{"date-parts":[["2024",5,19]]},"source":"Baidu Scholar","note":"view: 83\nlike: 0","author":[{"literal":"金胡勇"}],"publisher":"哈尔滨工业大学","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title":"基于卷积神经网络的水声通信系统前导检测与信道分类","URL":"https://xueshu.baidu.com/usercenter/paper/show?paperid=1k200a700n0c0890w0680890r1550139","id":"JinHuYongJiYuJuanJiShenJingWangLuoDeShuiShengTongXinXiTongQianDaoJianCeYuXinDaoFenLei","citation-key":"JinHuYongJiYuJuanJiShenJingWangLuoDeShuiShengTongXinXiTongQianDaoJianCeYuXinDaoFenLei","genre":"学位论文"},"uris":["http://zotero.org/users/9557124/items/28HCWGGK"],"id":569,"uri":["http://zotero.org/users/9557124/items/28HCWGGK"],"prefix":""}],"citationID":"00000013","schema":"https://github.com/citation-style-language/schema/raw/master/csl-citation.json"}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properties":{"formattedCitation":"[@ZhangChengChengJiYuJiLianJuanJiShenJingWangLuoDeGanZangZhongLiuFenGeYuJianCeFangFaYanJiu]","noteIndex":0},"citationItems":[{"suffix":"","itemData":{"type":"thesis","URL":"https://doi.org/10.27103/d.cnki.ghebu.2023.001009","accessed":{"date-parts":[["2024",5,8]]},"source":"CNKI","note":"major: 电子信息硕士（专业学位）\ndownload: 80\nCLC: R735.7;TP183;TP391.41\nCNKICite: 0\ndbcode: CMFD\ndbname: CMFDTEMP\nfilename: 1023914644.nh","title":"基于级联卷积神经网络的肝脏肿瘤分割与检测方法研究","author":[{"literal":"张成成"}],"DOI":"10.27103/d.cnki.ghebu.2023.001009","number-of-pages":"81","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language":"zh-CN","publisher":"河北大学","contributor":[{"literal":"宗晓萍"},{"literal":"张军华"}],"id":"ZhangChengChengJiYuJiLianJuanJiShenJingWangLuoDeGanZangZhongLiuFenGeYuJianCeFangFaYanJiu","citation-key":"ZhangChengChengJiYuJiLianJuanJiShenJingWangLuoDeGanZangZhongLiuFenGeYuJianCeFangFaYanJiu","genre":"硕士学位论文"},"uris":["http://zotero.org/users/9557124/items/DAGE2EZM"],"id":535,"uri":["http://zotero.org/users/9557124/items/DAGE2EZM"],"prefix":""}],"citationID":"00000014","schema":"https://github.com/citation-style-language/schema/raw/master/csl-citation.json"}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properties":{"formattedCitation":"[@chenAbilitySegmentingAnything2023a]","noteIndex":0},"citationItems":[{"suffix":"","itemData":{"accessed":{"date-parts":[["2024",1,17]]},"URL":"https://www.jstage.jst.go.jp/article/bst/17/3/17_2023.01128/_article","issued":{"date-parts":[["2023",6,30]]},"container-title":"BioScience Trends","language":"en","id":"chenAbilitySegmentingAnything2023a","ISSN":"1881-7815, 1881-7823","issue":"3","page":"211-218","citation-key":"chenAbilitySegmentingAnything2023a","source":"DOI.org (Crossref)","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author":[{"given":"Fang","family":"Chen"},{"given":"Lingyu","family":"Chen"},{"given":"Haojie","family":"Han"},{"given":"Sainan","family":"Zhang"},{"given":"Daoqiang","family":"Zhang"},{"given":"Hongen","family":"Liao"}],"DOI":"10.5582/bst.2023.01128","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title":"The ability of Segmenting Anything Model (SAM) to segment ultrasound images","volume":"17","type":"article-journal","container-title-short":"BST"},"uris":["http://zotero.org/users/9557124/items/2REKX95G"],"id":486,"uri":["http://zotero.org/users/9557124/items/2REKX95G"],"prefix":""}],"citationID":"00000015","schema":"https://github.com/citation-style-language/schema/raw/master/csl-citation.json"}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properties":{"formattedCitation":"[@mazurowskiSegmentAnythingModel2023a]","noteIndex":0},"citationItems":[{"suffix":"","itemData":{"accessed":{"date-parts":[["2024",1,17]]},"URL":"https://linkinghub.elsevier.com/retrieve/pii/S1361841523001780","title-short":"Segment anything model for medical image analysis","issued":{"date-parts":[["2023",10]]},"container-title":"Medical Image Analysis","language":"en","id":"mazurowskiSegmentAnythingModel2023a","ISSN":"13618415","page":"102918","container-title-short":"Medical Image Analysis","source":"DOI.org (Crossref)","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uthor":[{"given":"Maciej A.","family":"Mazurowski"},{"given":"Haoyu","family":"Dong"},{"given":"Hanxue","family":"Gu"},{"given":"Jichen","family":"Yang"},{"given":"Nicholas","family":"Konz"},{"given":"Yixin","family":"Zhang"}],"DOI":"10.1016/j.media.2023.102918","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egment anything model for medical image analysis: An experimental study","volume":"89","type":"article-journal","citation-key":"mazurowskiSegmentAnythingModel2023a"},"uris":["http://zotero.org/users/9557124/items/ZG9XUUPJ"],"id":484,"uri":["http://zotero.org/users/9557124/items/ZG9XUUPJ"],"prefix":""}],"citationID":"00000016","schema":"https://github.com/citation-style-language/schema/raw/master/csl-citation.json"}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66" w:name="技术原理学习"/>
    <w:p>
      <w:pPr>
        <w:pStyle w:val="1"/>
      </w:pPr>
      <w:r>
        <w:t xml:space="preserve">技术原理学习</w:t>
      </w:r>
    </w:p>
    <w:bookmarkStart w:id="38"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a6"/>
      </w:pPr>
      <w:r>
        <w:drawing>
          <wp:inline>
            <wp:extent cx="6108700" cy="3468093"/>
            <wp:effectExtent b="0" l="0" r="0" t="0"/>
            <wp:docPr descr="" title="" id="33" name="Picture"/>
            <a:graphic>
              <a:graphicData uri="http://schemas.openxmlformats.org/drawingml/2006/picture">
                <pic:pic>
                  <pic:nvPicPr>
                    <pic:cNvPr descr="腹部.png" id="34" name="Picture"/>
                    <pic:cNvPicPr>
                      <a:picLocks noChangeArrowheads="1" noChangeAspect="1"/>
                    </pic:cNvPicPr>
                  </pic:nvPicPr>
                  <pic:blipFill>
                    <a:blip r:embed="rId32"/>
                    <a:stretch>
                      <a:fillRect/>
                    </a:stretch>
                  </pic:blipFill>
                  <pic:spPr bwMode="auto">
                    <a:xfrm>
                      <a:off x="0" y="0"/>
                      <a:ext cx="6108700" cy="3468093"/>
                    </a:xfrm>
                    <a:prstGeom prst="rect">
                      <a:avLst/>
                    </a:prstGeom>
                    <a:noFill/>
                    <a:ln w="9525">
                      <a:noFill/>
                      <a:headEnd/>
                      <a:tailEnd/>
                    </a:ln>
                  </pic:spPr>
                </pic:pic>
              </a:graphicData>
            </a:graphic>
          </wp:inline>
        </w:drawing>
      </w:r>
    </w:p>
    <w:p>
      <w:pPr>
        <w:pStyle w:val="a6"/>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properties":{"formattedCitation":"[@MaJinLinGanZangZhongLiuCTTuXiangShenDuXueXiFenGeFangFaZongShu2020]","noteIndex":0},"citationItems":[{"suffix":"","itemData":{"license":"http://creativecommons.org/licenses/by/3.0/","accessed":{"date-parts":[["2024",5,21]]},"URL":"http://www.cjig.cn/html/2020/10/20201006.htm","issued":{"date-parts":[["2020",10,16]]},"DOI":"10.11834/jig.200234","type":"webpage","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language":"cn","title":"肝脏肿瘤CT图像深度学习分割方法综述","publisher":"中国图象图形学报","id":"MaJinLinGanZangZhongLiuCTTuXiangShenDuXueXiFenGeFangFaZongShu2020","author":[{"given":"","family":"马金林"},{"given":"Ma","family":"Jinlin"},{"given":"","family":"邓媛媛"},{"given":"Deng","family":"Yuanyuan"},{"given":"","family":"马自萍"},{"given":"Ma","family":"Ziping"}],"citation-key":"MaJinLinGanZangZhongLiuCTTuXiangShenDuXueXiFenGeFangFaZongShu2020"},"uris":["http://zotero.org/users/9557124/items/3DJ4GVPF"],"id":594,"uri":["http://zotero.org/users/9557124/items/3DJ4GVPF"],"prefix":""}],"citationID":"00000017","schema":"https://github.com/citation-style-language/schema/raw/master/csl-citation.json"}   </w:instrText>
      </w:r>
      <w:r>
        <w:fldChar w:fldCharType="separate"/>
      </w:r>
      <w:r>
        <w:rPr>
          <w:noProof/>
        </w:rPr>
        <w:t>&lt;Do Zotero Refresh: [@MaJinLinGanZangZhongLiuCTTuXiangShenDuXueXiFenGeFangFaZongShu2020]&gt;</w:t>
      </w:r>
      <w:r>
        <w:fldChar w:fldCharType="end"/>
      </w:r>
      <w:r>
        <w:t xml:space="preserve">。</w:t>
      </w:r>
    </w:p>
    <w:p>
      <w:pPr>
        <w:pStyle w:val="CaptionedFigure"/>
      </w:pPr>
      <w:r>
        <w:drawing>
          <wp:inline>
            <wp:extent cx="6108700" cy="1753319"/>
            <wp:effectExtent b="0" l="0" r="0" t="0"/>
            <wp:docPr descr="肝脏肿瘤示意" title="" id="36" name="Picture"/>
            <a:graphic>
              <a:graphicData uri="http://schemas.openxmlformats.org/drawingml/2006/picture">
                <pic:pic>
                  <pic:nvPicPr>
                    <pic:cNvPr descr="肝脏肿瘤示意.png" id="37" name="Picture"/>
                    <pic:cNvPicPr>
                      <a:picLocks noChangeArrowheads="1" noChangeAspect="1"/>
                    </pic:cNvPicPr>
                  </pic:nvPicPr>
                  <pic:blipFill>
                    <a:blip r:embed="rId35"/>
                    <a:stretch>
                      <a:fillRect/>
                    </a:stretch>
                  </pic:blipFill>
                  <pic:spPr bwMode="auto">
                    <a:xfrm>
                      <a:off x="0" y="0"/>
                      <a:ext cx="6108700" cy="1753319"/>
                    </a:xfrm>
                    <a:prstGeom prst="rect">
                      <a:avLst/>
                    </a:prstGeom>
                    <a:noFill/>
                    <a:ln w="9525">
                      <a:noFill/>
                      <a:headEnd/>
                      <a:tailEnd/>
                    </a:ln>
                  </pic:spPr>
                </pic:pic>
              </a:graphicData>
            </a:graphic>
          </wp:inline>
        </w:drawing>
      </w:r>
    </w:p>
    <w:p>
      <w:pPr>
        <w:pStyle w:val="ImageCaption"/>
      </w:pPr>
      <w:r>
        <w:t xml:space="preserve">肝脏肿瘤示意</w:t>
      </w:r>
    </w:p>
    <w:p>
      <w:pPr>
        <w:pStyle w:val="a6"/>
      </w:pPr>
      <w:r>
        <w:t xml:space="preserve">图 2.2 肝脏肿瘤 CT 图像示意，从左到右依次为原 CT 图像，肝脏标注，肿瘤标注。</w:t>
      </w:r>
    </w:p>
    <w:bookmarkEnd w:id="38"/>
    <w:bookmarkStart w:id="39"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properties":{"formattedCitation":"[@GuoFengJiYuShenDuJuanJiShenJingWangLuoYaoGanTuXiangMuBiaoJianCeSuanFaYanJiu]","noteIndex":0},"citationItems":[{"suffix":"","itemData":{"type":"thesis","accessed":{"date-parts":[["2024",5,19]]},"source":"Baidu Scholar","note":"view: 141\nlike: 0","author":[{"literal":"郭峰"}],"publisher":"哈尔滨理工大学","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title":"基于深度卷积神经网络遥感图像目标检测算法研究","URL":"https://xueshu.baidu.com/usercenter/paper/show?paperid=1j7u0ap0x50x00q0sx4800c0n5291303","id":"GuoFengJiYuShenDuJuanJiShenJingWangLuoYaoGanTuXiangMuBiaoJianCeSuanFaYanJiu","citation-key":"GuoFengJiYuShenDuJuanJiShenJingWangLuoYaoGanTuXiangMuBiaoJianCeSuanFaYanJiu","genre":"硕士学位论文"},"uris":["http://zotero.org/users/9557124/items/2D4XBHTM"],"id":570,"uri":["http://zotero.org/users/9557124/items/2D4XBHTM"],"prefix":""}],"citationID":"00000018","schema":"https://github.com/citation-style-language/schema/raw/master/csl-citation.json"}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properties":{"formattedCitation":"[@WangRuiBoJiYuDropoutZhengZeHuaDeHanYuKuangJiaYuYiJiaoSeShiBie]","noteIndex":0},"citationItems":[{"suffix":"","itemData":{"page":"147-154","accessed":{"date-parts":[["2024",5,19]]},"source":"Baidu Scholar","note":"foundation: 国家自然科学基金（NNSFC-61503228）； NSFC-广东联合基金（第二期）；\ndownload: 254\nCLC: TP391.1;TP183\nCNKICite: 31\ndbcode: CJFD\ndbname: CJFDLAST2017\nfilename: mess201701019","author":[{"literal":"王瑞波"},{"literal":"李济洪"},{"literal":"李国臣"},{"literal":"杨耀文"}],"URL":"https://kns.cnki.net/KCMS/detail/detail.aspx?dbcode=CJFD&amp;dbname=CJFDLAST2017&amp;filename=mess201701019","container-title":"中文信息学报","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language":"zh-CN","type":"article-journal","title":"基于Dropout正则化的汉语框架语义角色识别","id":"WangRuiBoJiYuDropoutZhengZeHuaDeHanYuKuangJiaYuYiJiaoSeShiBie","citation-key":"WangRuiBoJiYuDropoutZhengZeHuaDeHanYuKuangJiaYuYiJiaoSeShiBie","issue":"1"},"uris":["http://zotero.org/users/9557124/items/BQ8Z9DCY"],"id":571,"uri":["http://zotero.org/users/9557124/items/BQ8Z9DCY"],"prefix":""}],"citationID":"00000019","schema":"https://github.com/citation-style-language/schema/raw/master/csl-citation.json"}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9"/>
    <w:bookmarkStart w:id="40"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properties":{"formattedCitation":"[@maSegmentAnythingMedical]","noteIndex":0},"citationItems":[{"suffix":"","itemData":{"type":"article-journal","citation-key":"maSegmentAnythingMedical","source":"Zotero","note":"titleTranslation: 医学影像中的任何分段","author":[{"given":"Jun","family":"Ma"},{"given":"Yuting","family":"He"},{"given":"Feifei","family":"Li"},{"given":"Lin","family":"Han"},{"given":"Chenyu","family":"You"},{"given":"Bo","family":"Wang"}],"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title":"Segment Anything in Medical Images","id":"maSegmentAnythingMedical","language":"en"},"uris":["http://zotero.org/users/9557124/items/44N4JGHY"],"id":470,"uri":["http://zotero.org/users/9557124/items/44N4JGHY"],"prefix":""}],"citationID":"00000020","schema":"https://github.com/citation-style-language/schema/raw/master/csl-citation.json"}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0"/>
    <w:bookmarkStart w:id="47"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46" w:name="transformer模型的组成"/>
    <w:p>
      <w:pPr>
        <w:pStyle w:val="3"/>
      </w:pPr>
      <w:r>
        <w:t xml:space="preserve">Transformer模型的组成</w:t>
      </w:r>
    </w:p>
    <w:p>
      <w:pPr>
        <w:pStyle w:val="CaptionedFigure"/>
      </w:pPr>
      <w:r>
        <w:drawing>
          <wp:inline>
            <wp:extent cx="6108700" cy="3054350"/>
            <wp:effectExtent b="0" l="0" r="0" t="0"/>
            <wp:docPr descr="Transformer 结构图" title="" id="42" name="Picture"/>
            <a:graphic>
              <a:graphicData uri="http://schemas.openxmlformats.org/drawingml/2006/picture">
                <pic:pic>
                  <pic:nvPicPr>
                    <pic:cNvPr descr="./Transformer结构图.png" id="43" name="Picture"/>
                    <pic:cNvPicPr>
                      <a:picLocks noChangeArrowheads="1" noChangeAspect="1"/>
                    </pic:cNvPicPr>
                  </pic:nvPicPr>
                  <pic:blipFill>
                    <a:blip r:embed="rId41"/>
                    <a:stretch>
                      <a:fillRect/>
                    </a:stretch>
                  </pic:blipFill>
                  <pic:spPr bwMode="auto">
                    <a:xfrm>
                      <a:off x="0" y="0"/>
                      <a:ext cx="6108700" cy="3054350"/>
                    </a:xfrm>
                    <a:prstGeom prst="rect">
                      <a:avLst/>
                    </a:prstGeom>
                    <a:noFill/>
                    <a:ln w="9525">
                      <a:noFill/>
                      <a:headEnd/>
                      <a:tailEnd/>
                    </a:ln>
                  </pic:spPr>
                </pic:pic>
              </a:graphicData>
            </a:graphic>
          </wp:inline>
        </w:drawing>
      </w:r>
    </w:p>
    <w:p>
      <w:pPr>
        <w:pStyle w:val="ImageCaption"/>
      </w:pPr>
      <w:r>
        <w:t xml:space="preserve">Transformer 结构图</w:t>
      </w:r>
    </w:p>
    <w:p>
      <w:pPr>
        <w:pStyle w:val="a6"/>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44"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4"/>
    <w:bookmarkStart w:id="45"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5"/>
    <w:bookmarkEnd w:id="46"/>
    <w:bookmarkEnd w:id="47"/>
    <w:bookmarkStart w:id="55"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CaptionedFigure"/>
      </w:pPr>
      <w:r>
        <w:drawing>
          <wp:inline>
            <wp:extent cx="6108700" cy="2839720"/>
            <wp:effectExtent b="0" l="0" r="0" t="0"/>
            <wp:docPr descr="VIT" title="" id="49" name="Picture"/>
            <a:graphic>
              <a:graphicData uri="http://schemas.openxmlformats.org/drawingml/2006/picture">
                <pic:pic>
                  <pic:nvPicPr>
                    <pic:cNvPr descr="VIT结构图.png" id="50" name="Picture"/>
                    <pic:cNvPicPr>
                      <a:picLocks noChangeArrowheads="1" noChangeAspect="1"/>
                    </pic:cNvPicPr>
                  </pic:nvPicPr>
                  <pic:blipFill>
                    <a:blip r:embed="rId48"/>
                    <a:stretch>
                      <a:fillRect/>
                    </a:stretch>
                  </pic:blipFill>
                  <pic:spPr bwMode="auto">
                    <a:xfrm>
                      <a:off x="0" y="0"/>
                      <a:ext cx="6108700" cy="2839720"/>
                    </a:xfrm>
                    <a:prstGeom prst="rect">
                      <a:avLst/>
                    </a:prstGeom>
                    <a:noFill/>
                    <a:ln w="9525">
                      <a:noFill/>
                      <a:headEnd/>
                      <a:tailEnd/>
                    </a:ln>
                  </pic:spPr>
                </pic:pic>
              </a:graphicData>
            </a:graphic>
          </wp:inline>
        </w:drawing>
      </w:r>
    </w:p>
    <w:p>
      <w:pPr>
        <w:pStyle w:val="ImageCaption"/>
      </w:pPr>
      <w:r>
        <w:t xml:space="preserve">VIT</w:t>
      </w:r>
    </w:p>
    <w:p>
      <w:pPr>
        <w:pStyle w:val="a6"/>
      </w:pPr>
      <w:r>
        <w:t xml:space="preserve">图 2.4 VIT 结构图</w:t>
      </w:r>
    </w:p>
    <w:bookmarkStart w:id="5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51"/>
    <w:bookmarkStart w:id="5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52"/>
    <w:bookmarkStart w:id="5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53"/>
    <w:bookmarkStart w:id="5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54"/>
    <w:bookmarkEnd w:id="55"/>
    <w:bookmarkStart w:id="6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properties":{"formattedCitation":"[@wuMedicalSAMAdapter]","noteIndex":0},"citationItems":[{"suffix":"","itemData":{"type":"article-journal","citation-key":"wuMedicalSAMAdapter","source":"Zotero","note":"titleTranslation: 医学 SAM 适配器：为医学图像分段调整任何分段模型","author":[{"given":"Junde","family":"Wu"},{"given":"Rao","family":"Fu"},{"given":"Yu","family":"Zhang"},{"given":"Huihui","family":"Fang"},{"given":"Yuanpei","family":"Liu"},{"given":"Yanwu","family":"Xu"},{"given":"Yueming","family":"Jin"}],"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title":"Medical SAM Adapter: Adapting Segment Anything Model for Medical Image Segmentation","id":"wuMedicalSAMAdapter","language":"en"},"uris":["http://zotero.org/users/9557124/items/ESQQIDGI"],"id":471,"uri":["http://zotero.org/users/9557124/items/ESQQIDGI"],"prefix":""}],"citationID":"00000021","schema":"https://github.com/citation-style-language/schema/raw/master/csl-citation.json"}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properties":{"formattedCitation":"[@kirillovSegmentAnything2023]","noteIndex":0},"citationItems":[{"suffix":"","itemData":{"event-place":"Paris, France","accessed":{"date-parts":[["2024",1,17]]},"URL":"https://ieeexplore.ieee.org/document/10378323/","issued":{"date-parts":[["2023",10,1]]},"publisher-place":"Paris, France","ISBN":"9798350307184","id":"kirillovSegmentAnything2023","page":"3992-4003","citation-key":"kirillovSegmentAnything2023","source":"DOI.org (Crossref)","note":"titleTranslation: 任何分段","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publisher":"IEE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title":"Segment Anything","type":"paper-conference","language":"en","event-title":"2023 IEEE/CVF International Conference on Computer Vision (ICCV)","container-title":"2023 IEEE/CVF International Conference on Computer Vision (ICCV)","DOI":"10.1109/ICCV51070.2023.00371"},"uris":["http://zotero.org/users/9557124/items/RGI8W7FT"],"id":472,"uri":["http://zotero.org/users/9557124/items/RGI8W7FT"],"prefix":""}],"citationID":"00000022","schema":"https://github.com/citation-style-language/schema/raw/master/csl-citation.json"}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56"/>
    <w:bookmarkStart w:id="63"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properties":{"formattedCitation":"[@kirillovSegmentAnything2023]","noteIndex":0},"citationItems":[{"suffix":"","itemData":{"event-place":"Paris, France","accessed":{"date-parts":[["2024",1,17]]},"URL":"https://ieeexplore.ieee.org/document/10378323/","issued":{"date-parts":[["2023",10,1]]},"publisher-place":"Paris, France","ISBN":"9798350307184","id":"kirillovSegmentAnything2023","page":"3992-4003","citation-key":"kirillovSegmentAnything2023","source":"DOI.org (Crossref)","note":"titleTranslation: 任何分段","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publisher":"IEE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title":"Segment Anything","type":"paper-conference","language":"en","event-title":"2023 IEEE/CVF International Conference on Computer Vision (ICCV)","container-title":"2023 IEEE/CVF International Conference on Computer Vision (ICCV)","DOI":"10.1109/ICCV51070.2023.00371"},"uris":["http://zotero.org/users/9557124/items/RGI8W7FT"],"id":472,"uri":["http://zotero.org/users/9557124/items/RGI8W7FT"],"prefix":""}],"citationID":"00000023","schema":"https://github.com/citation-style-language/schema/raw/master/csl-citation.json"}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SAM 模型的结构" title="" id="58" name="Picture"/>
            <a:graphic>
              <a:graphicData uri="http://schemas.openxmlformats.org/drawingml/2006/picture">
                <pic:pic>
                  <pic:nvPicPr>
                    <pic:cNvPr descr="SAM结构图.png" id="59" name="Picture"/>
                    <pic:cNvPicPr>
                      <a:picLocks noChangeArrowheads="1" noChangeAspect="1"/>
                    </pic:cNvPicPr>
                  </pic:nvPicPr>
                  <pic:blipFill>
                    <a:blip r:embed="rId5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SAM 模型的结构</w:t>
      </w:r>
    </w:p>
    <w:p>
      <w:pPr>
        <w:pStyle w:val="a6"/>
      </w:pPr>
      <w:r>
        <w:t xml:space="preserve">图 2.5 SAM 模型的结构</w:t>
      </w:r>
    </w:p>
    <w:bookmarkStart w:id="60"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60"/>
    <w:bookmarkStart w:id="61"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61"/>
    <w:bookmarkStart w:id="6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62"/>
    <w:bookmarkEnd w:id="63"/>
    <w:bookmarkEnd w:id="64"/>
    <w:bookmarkStart w:id="65"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65"/>
    <w:bookmarkEnd w:id="66"/>
    <w:bookmarkStart w:id="78" w:name="实验研究"/>
    <w:p>
      <w:pPr>
        <w:pStyle w:val="1"/>
      </w:pPr>
      <w:r>
        <w:t xml:space="preserve">实验研究</w:t>
      </w:r>
    </w:p>
    <w:bookmarkStart w:id="75"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74" w:name="模型架构调整"/>
    <w:p>
      <w:pPr>
        <w:pStyle w:val="3"/>
      </w:pPr>
      <w:r>
        <w:t xml:space="preserve">模型架构调整</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p>
      <w:pPr>
        <w:pStyle w:val="a6"/>
      </w:pPr>
      <w:r>
        <w:t xml:space="preserve">自定义Prompt Encoder: 为了更好地适应肝脏CT图像特征，可以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r>
        <w:t xml:space="preserve"> </w:t>
      </w:r>
      <w:r>
        <w:t xml:space="preserve">### 训练模型并监控性能</w:t>
      </w:r>
    </w:p>
    <w:bookmarkStart w:id="70" w:name="训练策略"/>
    <w:p>
      <w:pPr>
        <w:pStyle w:val="4"/>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5"/>
        </w:numPr>
      </w:pPr>
      <w:r>
        <w:t xml:space="preserve">学习率在训练过程中按照余弦函数变化，使得学习率在训练初期较高，逐渐减小到最小值，然后再次升高。</w:t>
      </w:r>
    </w:p>
    <w:p>
      <w:pPr>
        <w:pStyle w:val="Compact"/>
        <w:numPr>
          <w:ilvl w:val="0"/>
          <w:numId w:val="1025"/>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 Augment 等自动化增强策略增加多样性。</w:t>
      </w:r>
    </w:p>
    <w:p>
      <w:pPr>
        <w:pStyle w:val="a6"/>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CaptionedFigure"/>
      </w:pPr>
      <w:r>
        <w:drawing>
          <wp:inline>
            <wp:extent cx="6108700" cy="1351772"/>
            <wp:effectExtent b="0" l="0" r="0" t="0"/>
            <wp:docPr descr="性能监控" title="" id="68" name="Picture"/>
            <a:graphic>
              <a:graphicData uri="http://schemas.openxmlformats.org/drawingml/2006/picture">
                <pic:pic>
                  <pic:nvPicPr>
                    <pic:cNvPr descr="模型训练输出.png" id="69" name="Picture"/>
                    <pic:cNvPicPr>
                      <a:picLocks noChangeArrowheads="1" noChangeAspect="1"/>
                    </pic:cNvPicPr>
                  </pic:nvPicPr>
                  <pic:blipFill>
                    <a:blip r:embed="rId67"/>
                    <a:stretch>
                      <a:fillRect/>
                    </a:stretch>
                  </pic:blipFill>
                  <pic:spPr bwMode="auto">
                    <a:xfrm>
                      <a:off x="0" y="0"/>
                      <a:ext cx="6108700" cy="1351772"/>
                    </a:xfrm>
                    <a:prstGeom prst="rect">
                      <a:avLst/>
                    </a:prstGeom>
                    <a:noFill/>
                    <a:ln w="9525">
                      <a:noFill/>
                      <a:headEnd/>
                      <a:tailEnd/>
                    </a:ln>
                  </pic:spPr>
                </pic:pic>
              </a:graphicData>
            </a:graphic>
          </wp:inline>
        </w:drawing>
      </w:r>
    </w:p>
    <w:p>
      <w:pPr>
        <w:pStyle w:val="ImageCaption"/>
      </w:pPr>
      <w:r>
        <w:t xml:space="preserve">性能监控</w:t>
      </w:r>
    </w:p>
    <w:p>
      <w:pPr>
        <w:pStyle w:val="a6"/>
      </w:pPr>
      <w:r>
        <w:t xml:space="preserve">图 3.2 模型训练性能监控</w:t>
      </w:r>
    </w:p>
    <w:bookmarkEnd w:id="70"/>
    <w:bookmarkStart w:id="71" w:name="损失函数设计"/>
    <w:p>
      <w:pPr>
        <w:pStyle w:val="4"/>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bookmarkEnd w:id="71"/>
    <w:bookmarkStart w:id="72" w:name="验证与评估"/>
    <w:p>
      <w:pPr>
        <w:pStyle w:val="4"/>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bookmarkEnd w:id="72"/>
    <w:bookmarkStart w:id="73" w:name="模型优化与后处理"/>
    <w:p>
      <w:pPr>
        <w:pStyle w:val="4"/>
      </w:pPr>
      <w:r>
        <w:t xml:space="preserve">模型优化与后处理</w:t>
      </w:r>
    </w:p>
    <w:p>
      <w:pPr>
        <w:pStyle w:val="FirstParagraph"/>
      </w:pPr>
      <w:r>
        <w:t xml:space="preserve">模型融合: 如果资源允许，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73"/>
    <w:bookmarkEnd w:id="74"/>
    <w:bookmarkEnd w:id="75"/>
    <w:bookmarkStart w:id="76"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76"/>
    <w:bookmarkStart w:id="77" w:name="本章小结-2"/>
    <w:p>
      <w:pPr>
        <w:pStyle w:val="2"/>
      </w:pPr>
      <w:r>
        <w:t xml:space="preserve">本章小结</w:t>
      </w:r>
    </w:p>
    <w:p>
      <w:pPr>
        <w:pStyle w:val="FirstParagraph"/>
      </w:pPr>
      <w:r>
        <w:t xml:space="preserve">探讨了使用SAM大模型进行肝脏肿瘤分割的整个训练和微调过程，以及软件开发的关键步骤。首先，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能够直观地看到模型在处理真实图像数据时的表现，包括成功案例和需要改进的地方。</w:t>
      </w:r>
    </w:p>
    <w:bookmarkEnd w:id="77"/>
    <w:bookmarkEnd w:id="78"/>
    <w:bookmarkStart w:id="87"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85" w:name="评价指标"/>
    <w:p>
      <w:pPr>
        <w:pStyle w:val="2"/>
      </w:pPr>
      <w:r>
        <w:t xml:space="preserve">评价指标</w:t>
      </w:r>
    </w:p>
    <w:bookmarkStart w:id="79"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6"/>
        </w:numPr>
      </w:pPr>
      <m:oMath>
        <m:r>
          <m:t>T</m:t>
        </m:r>
        <m:r>
          <m:t>P</m:t>
        </m:r>
      </m:oMath>
      <w:r>
        <w:t xml:space="preserve"> </w:t>
      </w:r>
      <w:r>
        <w:t xml:space="preserve">（True Positive）：真正例数，即正确预测为正类的像素数。</w:t>
      </w:r>
    </w:p>
    <w:p>
      <w:pPr>
        <w:pStyle w:val="Compact"/>
        <w:numPr>
          <w:ilvl w:val="0"/>
          <w:numId w:val="1026"/>
        </w:numPr>
      </w:pPr>
      <m:oMath>
        <m:r>
          <m:t>T</m:t>
        </m:r>
        <m:r>
          <m:t>N</m:t>
        </m:r>
      </m:oMath>
      <w:r>
        <w:t xml:space="preserve">（True Negative）：真负例数，即正确预测为负类的像素数。</w:t>
      </w:r>
    </w:p>
    <w:p>
      <w:pPr>
        <w:pStyle w:val="Compact"/>
        <w:numPr>
          <w:ilvl w:val="0"/>
          <w:numId w:val="1026"/>
        </w:numPr>
      </w:pPr>
      <m:oMath>
        <m:r>
          <m:t>F</m:t>
        </m:r>
        <m:r>
          <m:t>P</m:t>
        </m:r>
      </m:oMath>
      <w:r>
        <w:t xml:space="preserve">（False Positive）：假正例数，即错误预测为正类的像素数。</w:t>
      </w:r>
    </w:p>
    <w:p>
      <w:pPr>
        <w:pStyle w:val="Compact"/>
        <w:numPr>
          <w:ilvl w:val="0"/>
          <w:numId w:val="1026"/>
        </w:numPr>
      </w:pPr>
      <m:oMath>
        <m:r>
          <m:t>F</m:t>
        </m:r>
        <m:r>
          <m:t>N</m:t>
        </m:r>
      </m:oMath>
      <w:r>
        <w:t xml:space="preserve">（False Negative）：假负例数，即错误预测为负类的像素数。</w:t>
      </w:r>
    </w:p>
    <w:p>
      <w:pPr>
        <w:pStyle w:val="Compact"/>
        <w:numPr>
          <w:ilvl w:val="0"/>
          <w:numId w:val="1026"/>
        </w:numPr>
      </w:pPr>
      <m:oMath>
        <m:r>
          <m:t>A</m:t>
        </m:r>
      </m:oMath>
      <w:r>
        <w:t xml:space="preserve"> </w:t>
      </w:r>
      <w:r>
        <w:t xml:space="preserve">为预测的二值掩码。</w:t>
      </w:r>
    </w:p>
    <w:p>
      <w:pPr>
        <w:pStyle w:val="Compact"/>
        <w:numPr>
          <w:ilvl w:val="0"/>
          <w:numId w:val="1026"/>
        </w:numPr>
      </w:pPr>
      <m:oMath>
        <m:r>
          <m:t>B</m:t>
        </m:r>
      </m:oMath>
      <w:r>
        <w:t xml:space="preserve"> </w:t>
      </w:r>
      <w:r>
        <w:t xml:space="preserve">为真实的二值掩码。</w:t>
      </w:r>
    </w:p>
    <w:p>
      <w:pPr>
        <w:pStyle w:val="Compact"/>
        <w:numPr>
          <w:ilvl w:val="0"/>
          <w:numId w:val="1026"/>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79"/>
    <w:bookmarkStart w:id="82" w:name="二值交叉熵损失bce-loss"/>
    <w:p>
      <w:pPr>
        <w:pStyle w:val="3"/>
      </w:pPr>
      <w:r>
        <w:t xml:space="preserve">二值交叉熵损失（BCE Loss）</w:t>
      </w:r>
    </w:p>
    <w:bookmarkStart w:id="80" w:name="定义"/>
    <w:p>
      <w:pPr>
        <w:pStyle w:val="4"/>
      </w:pPr>
      <w:r>
        <w:t xml:space="preserve">定义</w:t>
      </w:r>
    </w:p>
    <w:p>
      <w:pPr>
        <w:pStyle w:val="FirstParagraph"/>
      </w:pPr>
      <w:r>
        <w:t xml:space="preserve">二值交叉熵损失（Binary Cross-Entropy Loss）用于二分类任务，衡量模型预测值与真实值之间的差异。</w:t>
      </w:r>
    </w:p>
    <w:bookmarkEnd w:id="80"/>
    <w:bookmarkStart w:id="81"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81"/>
    <w:bookmarkEnd w:id="82"/>
    <w:bookmarkStart w:id="84" w:name="交并比iou"/>
    <w:p>
      <w:pPr>
        <w:pStyle w:val="3"/>
      </w:pPr>
      <w:r>
        <w:t xml:space="preserve">交并比（IOU）</w:t>
      </w:r>
    </w:p>
    <w:bookmarkStart w:id="83"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p>
    <w:bookmarkEnd w:id="83"/>
    <w:bookmarkEnd w:id="84"/>
    <w:bookmarkEnd w:id="85"/>
    <w:bookmarkStart w:id="86" w:name="评估模型性能"/>
    <w:p>
      <w:pPr>
        <w:pStyle w:val="2"/>
      </w:pPr>
      <w:r>
        <w:t xml:space="preserve">评估模型性能</w:t>
      </w:r>
    </w:p>
    <w:p>
      <w:pPr>
        <w:pStyle w:val="FirstParagraph"/>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w:t>
      </w:r>
    </w:p>
    <w:p>
      <w:pPr>
        <w:pStyle w:val="a6"/>
      </w:pPr>
      <w:r>
        <w:t xml:space="preserve">表 4.1 显示了不同模型在测试集上的分割性能比较[</w:t>
      </w:r>
      <w:r>
        <w:t xml:space="preserve">@ronnebergerUNetConvolutionalNetworks2015</w:t>
      </w:r>
      <w:r>
        <w:t xml:space="preserve">]</w:t>
      </w:r>
      <w:r>
        <w:fldChar w:fldCharType="begin"/>
      </w:r>
      <w:r>
        <w:instrText xml:space="preserve"> ADDIN ZOTERO_ITEM CSL_CITATION {"properties":{"formattedCitation":"[@gaofeiJiYuDuiDieShuXingJuHeJieGouKongDongJuanJiDeGanZangZhongLiuFenGe2021]","noteIndex":0},"citationItems":[{"suffix":"","itemData":{"accessed":{"date-parts":[["2024",5,22]]},"URL":"http://www.opticsjournal.net/Articles/Abstract/gxxb/41/18/1810002.cshtml","issued":{"date-parts":[["2021"]]},"container-title":"Acta Optica Sinica","language":"zh","id":"gaofeiJiYuDuiDieShuXingJuHeJieGouKongDongJuanJiDeGanZangZhongLiuFenGe2021","ISSN":"0253-2239","issue":"18","page":"1810002","citation-key":"gaofeiJiYuDuiDieShuXingJuHeJieGouKongDongJuanJiDeGanZangZhongLiuFenGe2021","source":"DOI.org (Crossref)","author":[{"given":"高飞","family":"Gao Fei"},{"given":"闫镔","family":"Yan Bin"},{"given":"陈健","family":"Chen Jian"},{"given":"乔凯","family":"Qiao Kai"},{"given":"宁培钢","family":"Ning Peigang"},{"given":"史大鹏","family":"Shi Dapeng"}],"DOI":"10.3788/AOS202141.1810002","title":"基于堆叠树形聚合结构空洞卷积的肝脏肿瘤分割","volume":"41","container-title-short":"光学学报","type":"article-journal"},"uris":["http://zotero.org/users/9557124/items/URJNPRXT"],"id":633,"uri":["http://zotero.org/users/9557124/items/URJNPRXT"],"prefix":""}],"citationID":"00000025","schema":"https://github.com/citation-style-language/schema/raw/master/csl-citation.json"}   </w:instrText>
      </w:r>
      <w:r>
        <w:fldChar w:fldCharType="separate"/>
      </w:r>
      <w:r>
        <w:rPr>
          <w:noProof/>
        </w:rPr>
        <w:t>&lt;Do Zotero Refresh: [@gaofeiJiYuDuiDieShuXingJuHeJieGouKongDongJuanJiDeGanZangZhongLiuFenGe2021]&gt;</w:t>
      </w:r>
      <w:r>
        <w:fldChar w:fldCharType="end"/>
      </w:r>
      <w:r>
        <w:t xml:space="preserve">，结果表明，本研究提出的基于 SAM 的分割方法在所有指标上均优于传统方法和 U-net 模型深度学习方法。图 4.1 为模型分割结果展示。但本文研究的分割方法目前仍有提升空间，未来可通过进一步模型训练和特征增强来改进其性能，以提升模型在实际应用中的表现。</w:t>
      </w:r>
    </w:p>
    <w:p>
      <w:pPr>
        <w:pStyle w:val="a6"/>
      </w:pPr>
      <w:r>
        <w:t xml:space="preserve">表 4.1 模型分割性能比较（标题5）</w:t>
      </w:r>
    </w:p>
    <w:tbl>
      <w:tblPr>
        <w:tblStyle w:val="Table"/>
        <w:tblW w:type="auto" w:w="0"/>
        <w:tblLook w:firstRow="1" w:lastRow="0" w:firstColumn="0" w:lastColumn="0" w:noHBand="0" w:noVBand="0" w:val="0020"/>
      </w:tblPr>
      <w:tblGrid>
        <w:gridCol w:w="1980"/>
        <w:gridCol w:w="1980"/>
        <w:gridCol w:w="1980"/>
        <w:gridCol w:w="1980"/>
      </w:tblGrid>
      <w:tr>
        <w:trPr>
          <w:tblHeader w:val="on"/>
        </w:trPr>
        <w:tc>
          <w:tcPr/>
          <w:p>
            <w:pPr>
              <w:pStyle w:val="Compact"/>
              <w:jc w:val="left"/>
            </w:pPr>
            <w:r>
              <w:t xml:space="preserve">模型</w:t>
            </w:r>
          </w:p>
        </w:tc>
        <w:tc>
          <w:tcPr/>
          <w:p>
            <w:pPr>
              <w:pStyle w:val="Compact"/>
              <w:jc w:val="left"/>
            </w:pPr>
            <w:r>
              <w:t xml:space="preserve">本文 SAM 方法</w:t>
            </w:r>
          </w:p>
        </w:tc>
        <w:tc>
          <w:tcPr/>
          <w:p>
            <w:pPr>
              <w:pStyle w:val="Compact"/>
              <w:jc w:val="left"/>
            </w:pPr>
            <w:r>
              <w:t xml:space="preserve">U-Net</w:t>
            </w:r>
          </w:p>
        </w:tc>
        <w:tc>
          <w:tcPr/>
          <w:p>
            <w:pPr>
              <w:pStyle w:val="Compact"/>
              <w:jc w:val="left"/>
            </w:pPr>
            <w:r>
              <w:t xml:space="preserve">堆叠树形聚合结构空洞卷积</w:t>
            </w:r>
          </w:p>
        </w:tc>
      </w:tr>
      <w:tr>
        <w:tc>
          <w:tcPr/>
          <w:p>
            <w:pPr>
              <w:pStyle w:val="Compact"/>
              <w:jc w:val="left"/>
            </w:pPr>
            <w:r>
              <w:t xml:space="preserve">IOU（交并比）</w:t>
            </w:r>
          </w:p>
        </w:tc>
        <w:tc>
          <w:tcPr/>
          <w:p>
            <w:pPr>
              <w:pStyle w:val="Compact"/>
              <w:jc w:val="left"/>
            </w:pPr>
            <w:r>
              <w:t xml:space="preserve">0.948</w:t>
            </w:r>
          </w:p>
        </w:tc>
        <w:tc>
          <w:tcPr/>
          <w:p>
            <w:pPr>
              <w:pStyle w:val="Compact"/>
              <w:jc w:val="left"/>
            </w:pPr>
            <w:r>
              <w:t xml:space="preserve">0.923</w:t>
            </w:r>
          </w:p>
        </w:tc>
        <w:tc>
          <w:tcPr/>
          <w:p>
            <w:pPr>
              <w:pStyle w:val="Compact"/>
              <w:jc w:val="left"/>
            </w:pPr>
            <w:r>
              <w:t xml:space="preserve">0.732</w:t>
            </w:r>
          </w:p>
        </w:tc>
      </w:tr>
    </w:tbl>
    <w:bookmarkEnd w:id="86"/>
    <w:bookmarkEnd w:id="87"/>
    <w:bookmarkStart w:id="91"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88" w:name="不足"/>
    <w:p>
      <w:pPr>
        <w:pStyle w:val="2"/>
      </w:pPr>
      <w:r>
        <w:t xml:space="preserve">不足</w:t>
      </w:r>
    </w:p>
    <w:p>
      <w:pPr>
        <w:numPr>
          <w:ilvl w:val="0"/>
          <w:numId w:val="1027"/>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7"/>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27"/>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88"/>
    <w:bookmarkStart w:id="90" w:name="展望"/>
    <w:p>
      <w:pPr>
        <w:pStyle w:val="2"/>
      </w:pPr>
      <w:r>
        <w:t xml:space="preserve">展望</w:t>
      </w:r>
    </w:p>
    <w:p>
      <w:pPr>
        <w:numPr>
          <w:ilvl w:val="0"/>
          <w:numId w:val="1028"/>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8"/>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8"/>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8"/>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8"/>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Start w:id="89"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89"/>
    <w:bookmarkEnd w:id="90"/>
    <w:bookmarkEnd w:id="91"/>
    <w:bookmarkStart w:id="92" w:name="参考文献"/>
    <w:p>
      <w:pPr>
        <w:pStyle w:val="1"/>
      </w:pPr>
      <w:r>
        <w:t xml:space="preserve">参考文献</w:t>
      </w:r>
    </w:p>
    <w:bookmarkEnd w:id="92"/>
    <w:bookmarkStart w:id="93"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93"/>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w:t>
        </w:r>
        <w:r>
          <w:rPr>
            <w:lang w:val="zh-CN"/>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52367"/>
    <w:rsid w:val="00674FBE"/>
    <w:rsid w:val="00680900"/>
    <w:rsid w:val="00686109"/>
    <w:rsid w:val="006B1E5C"/>
    <w:rsid w:val="006B321D"/>
    <w:rsid w:val="006D4442"/>
    <w:rsid w:val="006E010B"/>
    <w:rsid w:val="006E6150"/>
    <w:rsid w:val="0071010D"/>
    <w:rsid w:val="00715C5B"/>
    <w:rsid w:val="0072023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spacing w:line="400" w:lineRule="exact"/>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spacing w:line="400" w:lineRule="exact"/>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1" Target="media/rId41.png" /><Relationship Type="http://schemas.openxmlformats.org/officeDocument/2006/relationships/image" Id="rId57" Target="media/rId57.png" /><Relationship Type="http://schemas.openxmlformats.org/officeDocument/2006/relationships/image" Id="rId48" Target="media/rId48.png" /><Relationship Type="http://schemas.openxmlformats.org/officeDocument/2006/relationships/image" Id="rId67" Target="media/rId67.png" /><Relationship Type="http://schemas.openxmlformats.org/officeDocument/2006/relationships/image" Id="rId35" Target="media/rId35.png" /><Relationship Type="http://schemas.openxmlformats.org/officeDocument/2006/relationships/image" Id="rId32" Target="media/rId32.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8</TotalTime>
  <Pages>1</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06:20:20Z</dcterms:created>
  <dcterms:modified xsi:type="dcterms:W3CDTF">2024-05-22T06:20:2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Segment Anything Model （SAM） 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